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25D15B" w14:textId="142281FE" w:rsidR="002A2A03" w:rsidRPr="003C188E" w:rsidRDefault="002A2A03" w:rsidP="00EC62B1">
      <w:pPr>
        <w:ind w:firstLine="0"/>
      </w:pPr>
    </w:p>
    <w:p w14:paraId="39DD5405" w14:textId="77777777" w:rsidR="002A2A03" w:rsidRPr="003C188E" w:rsidRDefault="002A2A03" w:rsidP="001A0A79">
      <w:pPr>
        <w:ind w:firstLine="0"/>
      </w:pPr>
      <w:bookmarkStart w:id="0" w:name="_GoBack"/>
      <w:bookmarkEnd w:id="0"/>
    </w:p>
    <w:p w14:paraId="7AED13FD" w14:textId="77777777" w:rsidR="002A2A03" w:rsidRPr="003C188E" w:rsidRDefault="002A2A03"/>
    <w:p w14:paraId="7424B862" w14:textId="77777777" w:rsidR="00CA28ED" w:rsidRPr="003C188E" w:rsidRDefault="00CA28ED"/>
    <w:p w14:paraId="3FC281F6" w14:textId="30A4B690" w:rsidR="00C44DE8" w:rsidRPr="003C188E" w:rsidRDefault="0040789B" w:rsidP="00C6495B">
      <w:pPr>
        <w:tabs>
          <w:tab w:val="left" w:pos="3585"/>
        </w:tabs>
      </w:pPr>
      <w:r>
        <w:tab/>
      </w:r>
    </w:p>
    <w:p w14:paraId="240085AC" w14:textId="77777777" w:rsidR="00C44DE8" w:rsidRPr="003C188E" w:rsidRDefault="00C44DE8"/>
    <w:p w14:paraId="4314E004" w14:textId="77777777" w:rsidR="002A2A03" w:rsidRPr="003C188E" w:rsidRDefault="002A2A03"/>
    <w:p w14:paraId="265D2505" w14:textId="1C24A11F" w:rsidR="00823B07" w:rsidRDefault="0040789B" w:rsidP="00265E54">
      <w:pPr>
        <w:jc w:val="center"/>
      </w:pPr>
      <w:r>
        <w:t>Discussion</w:t>
      </w:r>
    </w:p>
    <w:p w14:paraId="21D3C14D" w14:textId="5E61FD3E" w:rsidR="002A2A03" w:rsidRPr="003C188E" w:rsidRDefault="0040789B" w:rsidP="00265E54">
      <w:pPr>
        <w:jc w:val="center"/>
      </w:pPr>
      <w:r w:rsidRPr="003C188E">
        <w:t>Your Name (First M. Last)</w:t>
      </w:r>
    </w:p>
    <w:p w14:paraId="53AB6B62" w14:textId="77777777" w:rsidR="002A2A03" w:rsidRPr="003C188E" w:rsidRDefault="0040789B">
      <w:pPr>
        <w:jc w:val="center"/>
      </w:pPr>
      <w:r w:rsidRPr="003C188E">
        <w:t>School or Institution Name (University at Place or Town, State)</w:t>
      </w:r>
    </w:p>
    <w:p w14:paraId="72436238" w14:textId="77777777" w:rsidR="00BE6C53" w:rsidRPr="003C188E" w:rsidRDefault="00BE6C53" w:rsidP="00BE6C53">
      <w:pPr>
        <w:ind w:firstLine="0"/>
        <w:jc w:val="both"/>
      </w:pPr>
    </w:p>
    <w:p w14:paraId="1E1BF376" w14:textId="77777777" w:rsidR="00A40157" w:rsidRPr="003C188E" w:rsidRDefault="00A40157" w:rsidP="00BE6C53">
      <w:pPr>
        <w:ind w:firstLine="0"/>
        <w:jc w:val="both"/>
      </w:pPr>
    </w:p>
    <w:p w14:paraId="3157A5BF" w14:textId="77777777" w:rsidR="00A40157" w:rsidRPr="003C188E" w:rsidRDefault="00A40157" w:rsidP="00BE6C53">
      <w:pPr>
        <w:ind w:firstLine="0"/>
        <w:jc w:val="both"/>
      </w:pPr>
    </w:p>
    <w:p w14:paraId="0A7E6CDA" w14:textId="77777777" w:rsidR="00A40157" w:rsidRPr="003C188E" w:rsidRDefault="00A40157" w:rsidP="00BE6C53">
      <w:pPr>
        <w:ind w:firstLine="0"/>
        <w:jc w:val="both"/>
      </w:pPr>
    </w:p>
    <w:p w14:paraId="2F22A038" w14:textId="77777777" w:rsidR="00A40157" w:rsidRPr="003C188E" w:rsidRDefault="00A40157" w:rsidP="00BE6C53">
      <w:pPr>
        <w:ind w:firstLine="0"/>
        <w:jc w:val="both"/>
      </w:pPr>
    </w:p>
    <w:p w14:paraId="5E694096" w14:textId="77777777" w:rsidR="00A40157" w:rsidRPr="003C188E" w:rsidRDefault="00A40157" w:rsidP="00BE6C53">
      <w:pPr>
        <w:ind w:firstLine="0"/>
        <w:jc w:val="both"/>
      </w:pPr>
    </w:p>
    <w:p w14:paraId="06DF95D5" w14:textId="77777777" w:rsidR="00A40157" w:rsidRPr="003C188E" w:rsidRDefault="00A40157" w:rsidP="00BE6C53">
      <w:pPr>
        <w:ind w:firstLine="0"/>
        <w:jc w:val="both"/>
      </w:pPr>
    </w:p>
    <w:p w14:paraId="4A83CFF7" w14:textId="77777777" w:rsidR="00A40157" w:rsidRPr="003C188E" w:rsidRDefault="00A40157" w:rsidP="00BE6C53">
      <w:pPr>
        <w:ind w:firstLine="0"/>
        <w:jc w:val="both"/>
      </w:pPr>
    </w:p>
    <w:p w14:paraId="3DCE0A6D" w14:textId="77777777" w:rsidR="00A40157" w:rsidRPr="003C188E" w:rsidRDefault="00A40157" w:rsidP="00BE6C53">
      <w:pPr>
        <w:ind w:firstLine="0"/>
        <w:jc w:val="both"/>
      </w:pPr>
    </w:p>
    <w:p w14:paraId="2472CD51" w14:textId="77777777" w:rsidR="00A40157" w:rsidRPr="003C188E" w:rsidRDefault="00A40157" w:rsidP="00BE6C53">
      <w:pPr>
        <w:ind w:firstLine="0"/>
        <w:jc w:val="both"/>
      </w:pPr>
    </w:p>
    <w:p w14:paraId="4EECE31F" w14:textId="35E0B665" w:rsidR="00823B07" w:rsidRPr="00823B07" w:rsidRDefault="00823B07" w:rsidP="00823B07">
      <w:pPr>
        <w:ind w:firstLine="0"/>
        <w:rPr>
          <w:color w:val="222222"/>
          <w:sz w:val="20"/>
          <w:szCs w:val="20"/>
          <w:shd w:val="clear" w:color="auto" w:fill="FFFFFF"/>
        </w:rPr>
      </w:pPr>
    </w:p>
    <w:p w14:paraId="66B83744" w14:textId="20869CBD" w:rsidR="00BA0C1B" w:rsidRDefault="00BA0C1B" w:rsidP="003C188E">
      <w:pPr>
        <w:ind w:left="720" w:hanging="720"/>
      </w:pPr>
    </w:p>
    <w:p w14:paraId="08C21A9C" w14:textId="77777777" w:rsidR="00823B07" w:rsidRDefault="00823B07" w:rsidP="003C188E">
      <w:pPr>
        <w:ind w:left="720" w:hanging="720"/>
      </w:pPr>
    </w:p>
    <w:p w14:paraId="198384F4" w14:textId="77777777" w:rsidR="00823B07" w:rsidRDefault="00823B07" w:rsidP="003C188E">
      <w:pPr>
        <w:ind w:left="720" w:hanging="720"/>
      </w:pPr>
    </w:p>
    <w:p w14:paraId="78653F98" w14:textId="77777777" w:rsidR="00C6495B" w:rsidRDefault="0040789B" w:rsidP="00C6495B">
      <w:pPr>
        <w:jc w:val="center"/>
      </w:pPr>
      <w:r>
        <w:lastRenderedPageBreak/>
        <w:t>Discussion</w:t>
      </w:r>
    </w:p>
    <w:p w14:paraId="1A3AC114" w14:textId="5531E368" w:rsidR="00E039A1" w:rsidRPr="000E75EF" w:rsidRDefault="0040789B" w:rsidP="000E75EF">
      <w:pPr>
        <w:ind w:firstLine="0"/>
        <w:jc w:val="center"/>
        <w:rPr>
          <w:b/>
        </w:rPr>
      </w:pPr>
      <w:r w:rsidRPr="000E75EF">
        <w:rPr>
          <w:b/>
        </w:rPr>
        <w:t>Problems</w:t>
      </w:r>
      <w:r w:rsidR="00F80FDA" w:rsidRPr="000E75EF">
        <w:rPr>
          <w:b/>
        </w:rPr>
        <w:t xml:space="preserve"> of globalization of drugs and trafficking</w:t>
      </w:r>
    </w:p>
    <w:p w14:paraId="6C165A91" w14:textId="506F175F" w:rsidR="00F80FDA" w:rsidRDefault="0040789B" w:rsidP="00A23284">
      <w:r>
        <w:t xml:space="preserve">With the passage of time, globalization of drugs is empowered </w:t>
      </w:r>
      <w:r w:rsidR="000E75EF">
        <w:t>and</w:t>
      </w:r>
      <w:r>
        <w:t xml:space="preserve"> it has occurred as a seri</w:t>
      </w:r>
      <w:r w:rsidR="00A23284">
        <w:t>ous threat to the world. Today, i</w:t>
      </w:r>
      <w:r w:rsidR="000E75EF">
        <w:t>nternet</w:t>
      </w:r>
      <w:r>
        <w:t xml:space="preserve"> is being used for the trafficking of drugs, in the form </w:t>
      </w:r>
      <w:r w:rsidR="000E75EF">
        <w:t>of selling</w:t>
      </w:r>
      <w:r>
        <w:t xml:space="preserve"> illicit drugs. As a result, more people have access to drugs and there are minor efforts that prove to be fruitful for cat</w:t>
      </w:r>
      <w:r>
        <w:t>ching any smuggler and dealer</w:t>
      </w:r>
      <w:r w:rsidR="00EC62B1">
        <w:t xml:space="preserve"> </w:t>
      </w:r>
      <w:r w:rsidR="00EC62B1">
        <w:fldChar w:fldCharType="begin"/>
      </w:r>
      <w:r w:rsidR="00EC62B1">
        <w:instrText xml:space="preserve"> ADDIN ZOTERO_ITEM CSL_CITATION {"citationID":"vpCAPNZ3","properties":{"formattedCitation":"(\\uc0\\u8220{}(PDF) Globalization and Drug Traffiking,\\uc0\\u8221{} n.d.)","plainCitation":"(“(PDF) Globalization and Drug Traffiking,” n.d.)","noteIndex":0},"citationItems":[{"id":9,"uris":["http://zotero.org/users/local/TAwijDkE/items/EVVBFH48"],"uri":["http://zotero.org/users/local/TAwijDkE/items/EVVBFH48"],"itemData":{"id":9,"type":"webpage","title":"(PDF) Globalization and Drug Traffiking","URL":"https://www.researchgate.net/publication/322602714_Globalization_and_Drug_Traffiking","accessed":{"date-parts":[["2020",1,19]]}}}],"schema":"https://github.com/citation-style-language/schema/raw/master/csl-citation.json"} </w:instrText>
      </w:r>
      <w:r w:rsidR="00EC62B1">
        <w:fldChar w:fldCharType="separate"/>
      </w:r>
      <w:r w:rsidR="00EC62B1" w:rsidRPr="00EC62B1">
        <w:t>( Globalization and Drug Traffiking,” n.d.)</w:t>
      </w:r>
      <w:r w:rsidR="00EC62B1">
        <w:fldChar w:fldCharType="end"/>
      </w:r>
      <w:r>
        <w:t xml:space="preserve">.  </w:t>
      </w:r>
    </w:p>
    <w:p w14:paraId="34D72F36" w14:textId="1DC6D0DD" w:rsidR="00F80FDA" w:rsidRPr="000E75EF" w:rsidRDefault="0040789B" w:rsidP="000E75EF">
      <w:pPr>
        <w:ind w:firstLine="0"/>
        <w:jc w:val="center"/>
        <w:rPr>
          <w:b/>
        </w:rPr>
      </w:pPr>
      <w:r w:rsidRPr="000E75EF">
        <w:rPr>
          <w:b/>
        </w:rPr>
        <w:t>Evolution in drug use, trafficking, and law enforcement</w:t>
      </w:r>
    </w:p>
    <w:p w14:paraId="7F7167EB" w14:textId="4D833A34" w:rsidR="00F80FDA" w:rsidRDefault="0040789B" w:rsidP="00A23284">
      <w:r>
        <w:t xml:space="preserve">Globalization </w:t>
      </w:r>
      <w:r w:rsidR="000E75EF">
        <w:t>has</w:t>
      </w:r>
      <w:r>
        <w:t xml:space="preserve"> brought a </w:t>
      </w:r>
      <w:r w:rsidR="000E75EF">
        <w:t>major</w:t>
      </w:r>
      <w:r>
        <w:t xml:space="preserve"> evolution in </w:t>
      </w:r>
      <w:r w:rsidR="000E75EF">
        <w:t>drug</w:t>
      </w:r>
      <w:r>
        <w:t xml:space="preserve"> use because now there is a little need for human </w:t>
      </w:r>
      <w:r w:rsidR="000E75EF">
        <w:t xml:space="preserve">smugglers </w:t>
      </w:r>
      <w:r>
        <w:t xml:space="preserve">who can carry drugs. </w:t>
      </w:r>
      <w:r w:rsidR="0035652E">
        <w:t xml:space="preserve">Drug </w:t>
      </w:r>
      <w:r w:rsidR="000E75EF">
        <w:t>usage is</w:t>
      </w:r>
      <w:r w:rsidR="0035652E">
        <w:t xml:space="preserve"> due to the availability of drug and this </w:t>
      </w:r>
      <w:r w:rsidR="000E75EF">
        <w:t>availability</w:t>
      </w:r>
      <w:r w:rsidR="0035652E">
        <w:t xml:space="preserve"> is </w:t>
      </w:r>
      <w:r w:rsidR="000E75EF">
        <w:t>enhanced</w:t>
      </w:r>
      <w:r w:rsidR="0035652E">
        <w:t xml:space="preserve"> at a broader level by </w:t>
      </w:r>
      <w:r w:rsidR="000E75EF">
        <w:t>globalization</w:t>
      </w:r>
      <w:r w:rsidR="0035652E">
        <w:t xml:space="preserve">. It </w:t>
      </w:r>
      <w:r w:rsidR="000E75EF">
        <w:t>has</w:t>
      </w:r>
      <w:r w:rsidR="0035652E">
        <w:t xml:space="preserve"> empowered </w:t>
      </w:r>
      <w:r w:rsidR="000E75EF">
        <w:t>drug traffickers</w:t>
      </w:r>
      <w:r w:rsidR="0035652E">
        <w:t xml:space="preserve"> to create networks with a large number of </w:t>
      </w:r>
      <w:r w:rsidR="000E75EF">
        <w:t>people</w:t>
      </w:r>
      <w:r w:rsidR="0035652E">
        <w:t xml:space="preserve"> in less time, along </w:t>
      </w:r>
      <w:r w:rsidR="000E75EF">
        <w:t>with</w:t>
      </w:r>
      <w:r w:rsidR="0035652E">
        <w:t xml:space="preserve"> the ease of </w:t>
      </w:r>
      <w:r w:rsidR="000E75EF">
        <w:t>transportation</w:t>
      </w:r>
      <w:r w:rsidR="0035652E">
        <w:t xml:space="preserve">. </w:t>
      </w:r>
      <w:r w:rsidR="000E75EF">
        <w:t>There</w:t>
      </w:r>
      <w:r>
        <w:t xml:space="preserve"> is a less </w:t>
      </w:r>
      <w:r w:rsidR="000E75EF">
        <w:t>accountable and</w:t>
      </w:r>
      <w:r>
        <w:t xml:space="preserve"> more </w:t>
      </w:r>
      <w:r w:rsidR="000E75EF">
        <w:t>diverse</w:t>
      </w:r>
      <w:r>
        <w:t xml:space="preserve"> option for people to get drugs, resulting in a greater number of addicts. </w:t>
      </w:r>
      <w:r w:rsidR="0035652E">
        <w:t>The users of d</w:t>
      </w:r>
      <w:r w:rsidR="00A23284">
        <w:t xml:space="preserve">rugs have grown comparatively to a </w:t>
      </w:r>
      <w:r w:rsidR="000E75EF">
        <w:t>greater</w:t>
      </w:r>
      <w:r w:rsidR="0035652E">
        <w:t xml:space="preserve"> number as compared to the past. </w:t>
      </w:r>
      <w:r w:rsidR="000E75EF">
        <w:t>Law enforcement is also a major department to consider because, despite updated technology and internet apparition, law enforcement agencies are usually failed because the traffickers are using more advanced technology and they are more up to date</w:t>
      </w:r>
      <w:r w:rsidR="00EC62B1">
        <w:t xml:space="preserve"> </w:t>
      </w:r>
      <w:r w:rsidR="00EC62B1">
        <w:fldChar w:fldCharType="begin"/>
      </w:r>
      <w:r w:rsidR="00EC62B1">
        <w:instrText xml:space="preserve"> ADDIN ZOTERO_ITEM CSL_CITATION {"citationID":"8wMrCZXr","properties":{"formattedCitation":"(\\uc0\\u8220{}(PDF) Globalization and Drug Traffiking,\\uc0\\u8221{} n.d.)","plainCitation":"(“(PDF) Globalization and Drug Traffiking,” n.d.)","noteIndex":0},"citationItems":[{"id":9,"uris":["http://zotero.org/users/local/TAwijDkE/items/EVVBFH48"],"uri":["http://zotero.org/users/local/TAwijDkE/items/EVVBFH48"],"itemData":{"id":9,"type":"webpage","title":"(PDF) Globalization and Drug Traffiking","URL":"https://www.researchgate.net/publication/322602714_Globalization_and_Drug_Traffiking","accessed":{"date-parts":[["2020",1,19]]}}}],"schema":"https://github.com/citation-style-language/schema/raw/master/csl-citation.json"} </w:instrText>
      </w:r>
      <w:r w:rsidR="00EC62B1">
        <w:fldChar w:fldCharType="separate"/>
      </w:r>
      <w:r w:rsidR="00EC62B1" w:rsidRPr="00EC62B1">
        <w:t>( Globalization and Drug Traffiking,” n.d.)</w:t>
      </w:r>
      <w:r w:rsidR="00EC62B1">
        <w:fldChar w:fldCharType="end"/>
      </w:r>
      <w:r w:rsidR="000E75EF">
        <w:t>.</w:t>
      </w:r>
    </w:p>
    <w:p w14:paraId="13D535DA" w14:textId="3B4EA6E6" w:rsidR="00F80FDA" w:rsidRPr="000E75EF" w:rsidRDefault="0040789B" w:rsidP="000E75EF">
      <w:pPr>
        <w:ind w:firstLine="0"/>
        <w:jc w:val="center"/>
        <w:rPr>
          <w:b/>
        </w:rPr>
      </w:pPr>
      <w:r w:rsidRPr="000E75EF">
        <w:rPr>
          <w:b/>
        </w:rPr>
        <w:t>Drug trafficking, comparison with the past</w:t>
      </w:r>
    </w:p>
    <w:p w14:paraId="0931DE99" w14:textId="05FA9430" w:rsidR="00F80FDA" w:rsidRDefault="0040789B" w:rsidP="00A23284">
      <w:r>
        <w:t>In the past, drug traffickers have to include a larg</w:t>
      </w:r>
      <w:r>
        <w:t>e number of intermediaries for drug trafficking. Also, the transport of drugs was a huge concern. In the present time, there are no such fears because internet access has reduced the number of intermediaries and there is an improvement in the "efficiency e</w:t>
      </w:r>
      <w:r>
        <w:t xml:space="preserve">ffect". Also, the transport has become cheaper now along with </w:t>
      </w:r>
      <w:r>
        <w:lastRenderedPageBreak/>
        <w:t>updated information on government crackdowns which facilitates traffickers to opt for money laundering easily. There is a shift from poor and unskilled people to rich and professionals who are d</w:t>
      </w:r>
      <w:r>
        <w:t>oin</w:t>
      </w:r>
      <w:r w:rsidR="00A23284">
        <w:t xml:space="preserve">g drug trafficking as a </w:t>
      </w:r>
      <w:r>
        <w:t>business</w:t>
      </w:r>
      <w:r w:rsidR="00A23284">
        <w:t xml:space="preserve"> </w:t>
      </w:r>
      <w:r w:rsidR="00A23284">
        <w:fldChar w:fldCharType="begin"/>
      </w:r>
      <w:r w:rsidR="00A23284">
        <w:instrText xml:space="preserve"> ADDIN ZOTERO_ITEM CSL_CITATION {"citationID":"A5lFHOBq","properties":{"formattedCitation":"(\\uc0\\u8220{}(PDF) Globalization and Drug Traffiking,\\uc0\\u8221{} n.d.)","plainCitation":"(“(PDF) Globalization and Drug Traffiking,” n.d.)","noteIndex":0},"citationItems":[{"id":9,"uris":["http://zotero.org/users/local/TAwijDkE/items/EVVBFH48"],"uri":["http://zotero.org/users/local/TAwijDkE/items/EVVBFH48"],"itemData":{"id":9,"type":"webpage","title":"(PDF) Globalization and Drug Traffiking","URL":"https://www.researchgate.net/publication/322602714_Globalization_and_Drug_Traffiking","accessed":{"date-parts":[["2020",1,19]]}}}],"schema":"https://github.com/citation-style-language/schema/raw/master/csl-citation.json"} </w:instrText>
      </w:r>
      <w:r w:rsidR="00A23284">
        <w:fldChar w:fldCharType="separate"/>
      </w:r>
      <w:r w:rsidR="00A23284" w:rsidRPr="00A23284">
        <w:t>(“ Globalization and Drug Traffiking,” n.d.)</w:t>
      </w:r>
      <w:r w:rsidR="00A23284">
        <w:fldChar w:fldCharType="end"/>
      </w:r>
      <w:r>
        <w:t>.</w:t>
      </w:r>
    </w:p>
    <w:p w14:paraId="278BC40E" w14:textId="77777777" w:rsidR="00A23284" w:rsidRDefault="00A23284" w:rsidP="006171F6">
      <w:pPr>
        <w:ind w:firstLine="0"/>
      </w:pPr>
    </w:p>
    <w:p w14:paraId="37ED18D7" w14:textId="77777777" w:rsidR="00A23284" w:rsidRDefault="00A23284" w:rsidP="006171F6">
      <w:pPr>
        <w:ind w:firstLine="0"/>
      </w:pPr>
    </w:p>
    <w:p w14:paraId="1DDEBC16" w14:textId="77777777" w:rsidR="00A23284" w:rsidRDefault="00A23284" w:rsidP="006171F6">
      <w:pPr>
        <w:ind w:firstLine="0"/>
      </w:pPr>
    </w:p>
    <w:p w14:paraId="04E25284" w14:textId="77777777" w:rsidR="00A23284" w:rsidRDefault="00A23284" w:rsidP="006171F6">
      <w:pPr>
        <w:ind w:firstLine="0"/>
      </w:pPr>
    </w:p>
    <w:p w14:paraId="7984401B" w14:textId="77777777" w:rsidR="00A23284" w:rsidRDefault="00A23284" w:rsidP="006171F6">
      <w:pPr>
        <w:ind w:firstLine="0"/>
      </w:pPr>
    </w:p>
    <w:p w14:paraId="619C47D0" w14:textId="77777777" w:rsidR="00A23284" w:rsidRDefault="00A23284" w:rsidP="006171F6">
      <w:pPr>
        <w:ind w:firstLine="0"/>
      </w:pPr>
    </w:p>
    <w:p w14:paraId="437BE814" w14:textId="77777777" w:rsidR="00A23284" w:rsidRDefault="00A23284" w:rsidP="006171F6">
      <w:pPr>
        <w:ind w:firstLine="0"/>
      </w:pPr>
    </w:p>
    <w:p w14:paraId="0383283A" w14:textId="77777777" w:rsidR="00A23284" w:rsidRDefault="00A23284" w:rsidP="006171F6">
      <w:pPr>
        <w:ind w:firstLine="0"/>
      </w:pPr>
    </w:p>
    <w:p w14:paraId="59AAEE31" w14:textId="77777777" w:rsidR="00A23284" w:rsidRDefault="00A23284" w:rsidP="006171F6">
      <w:pPr>
        <w:ind w:firstLine="0"/>
      </w:pPr>
    </w:p>
    <w:p w14:paraId="0D80C5B0" w14:textId="77777777" w:rsidR="00A23284" w:rsidRDefault="00A23284" w:rsidP="006171F6">
      <w:pPr>
        <w:ind w:firstLine="0"/>
      </w:pPr>
    </w:p>
    <w:p w14:paraId="202CBC64" w14:textId="77777777" w:rsidR="00A23284" w:rsidRDefault="00A23284" w:rsidP="006171F6">
      <w:pPr>
        <w:ind w:firstLine="0"/>
      </w:pPr>
    </w:p>
    <w:p w14:paraId="6F441ECB" w14:textId="77777777" w:rsidR="00A23284" w:rsidRDefault="00A23284" w:rsidP="006171F6">
      <w:pPr>
        <w:ind w:firstLine="0"/>
      </w:pPr>
    </w:p>
    <w:p w14:paraId="235E431D" w14:textId="77777777" w:rsidR="00A23284" w:rsidRDefault="00A23284" w:rsidP="006171F6">
      <w:pPr>
        <w:ind w:firstLine="0"/>
      </w:pPr>
    </w:p>
    <w:p w14:paraId="724182A1" w14:textId="77777777" w:rsidR="00A23284" w:rsidRDefault="00A23284" w:rsidP="006171F6">
      <w:pPr>
        <w:ind w:firstLine="0"/>
      </w:pPr>
    </w:p>
    <w:p w14:paraId="563D452F" w14:textId="77777777" w:rsidR="00A23284" w:rsidRDefault="00A23284" w:rsidP="006171F6">
      <w:pPr>
        <w:ind w:firstLine="0"/>
      </w:pPr>
    </w:p>
    <w:p w14:paraId="07940F18" w14:textId="77777777" w:rsidR="00A23284" w:rsidRDefault="00A23284" w:rsidP="006171F6">
      <w:pPr>
        <w:ind w:firstLine="0"/>
      </w:pPr>
    </w:p>
    <w:p w14:paraId="5613B83A" w14:textId="77777777" w:rsidR="00A23284" w:rsidRDefault="00A23284" w:rsidP="006171F6">
      <w:pPr>
        <w:ind w:firstLine="0"/>
      </w:pPr>
    </w:p>
    <w:p w14:paraId="4D8F5EDD" w14:textId="77777777" w:rsidR="00A23284" w:rsidRDefault="00A23284" w:rsidP="006171F6">
      <w:pPr>
        <w:ind w:firstLine="0"/>
      </w:pPr>
    </w:p>
    <w:p w14:paraId="10371D4E" w14:textId="77777777" w:rsidR="00A23284" w:rsidRDefault="00A23284" w:rsidP="006171F6">
      <w:pPr>
        <w:ind w:firstLine="0"/>
      </w:pPr>
    </w:p>
    <w:p w14:paraId="2D6BE4B9" w14:textId="77777777" w:rsidR="00A23284" w:rsidRDefault="00A23284" w:rsidP="006171F6">
      <w:pPr>
        <w:ind w:firstLine="0"/>
      </w:pPr>
    </w:p>
    <w:p w14:paraId="1F324734" w14:textId="666AB7AB" w:rsidR="00A23284" w:rsidRPr="007D510F" w:rsidRDefault="00A23284" w:rsidP="006171F6">
      <w:pPr>
        <w:ind w:firstLine="0"/>
        <w:rPr>
          <w:b/>
        </w:rPr>
      </w:pPr>
      <w:r w:rsidRPr="007D510F">
        <w:rPr>
          <w:b/>
        </w:rPr>
        <w:lastRenderedPageBreak/>
        <w:t>References</w:t>
      </w:r>
    </w:p>
    <w:p w14:paraId="0505924E" w14:textId="77777777" w:rsidR="00A23284" w:rsidRPr="00A23284" w:rsidRDefault="00A23284" w:rsidP="00A23284">
      <w:pPr>
        <w:pStyle w:val="Bibliography"/>
      </w:pPr>
      <w:r>
        <w:fldChar w:fldCharType="begin"/>
      </w:r>
      <w:r>
        <w:instrText xml:space="preserve"> ADDIN ZOTERO_BIBL {"uncited":[],"omitted":[],"custom":[]} CSL_BIBLIOGRAPHY </w:instrText>
      </w:r>
      <w:r>
        <w:fldChar w:fldCharType="separate"/>
      </w:r>
      <w:r w:rsidRPr="00A23284">
        <w:t>(PDF) Globalization and Drug Traffiking. (n.d.). Retrieved January 19, 2020, from https://www.researchgate.net/publication/322602714_Globalization_and_Drug_Traffiking</w:t>
      </w:r>
    </w:p>
    <w:p w14:paraId="66E25FFE" w14:textId="0C28EA27" w:rsidR="00A23284" w:rsidRPr="003C188E" w:rsidRDefault="00A23284" w:rsidP="00A23284">
      <w:pPr>
        <w:ind w:left="720" w:hanging="720"/>
      </w:pPr>
      <w:r>
        <w:fldChar w:fldCharType="end"/>
      </w:r>
    </w:p>
    <w:sectPr w:rsidR="00A23284" w:rsidRPr="003C188E">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89FB90" w14:textId="77777777" w:rsidR="0040789B" w:rsidRDefault="0040789B">
      <w:pPr>
        <w:spacing w:line="240" w:lineRule="auto"/>
      </w:pPr>
      <w:r>
        <w:separator/>
      </w:r>
    </w:p>
  </w:endnote>
  <w:endnote w:type="continuationSeparator" w:id="0">
    <w:p w14:paraId="732AF240" w14:textId="77777777" w:rsidR="0040789B" w:rsidRDefault="004078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69F36D" w14:textId="77777777" w:rsidR="0040789B" w:rsidRDefault="0040789B">
      <w:pPr>
        <w:spacing w:line="240" w:lineRule="auto"/>
      </w:pPr>
      <w:r>
        <w:separator/>
      </w:r>
    </w:p>
  </w:footnote>
  <w:footnote w:type="continuationSeparator" w:id="0">
    <w:p w14:paraId="416282B5" w14:textId="77777777" w:rsidR="0040789B" w:rsidRDefault="0040789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753995" w14:textId="77777777" w:rsidR="0026781A" w:rsidRDefault="0040789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2EF3FA" w14:textId="77777777" w:rsidR="0026781A" w:rsidRDefault="0026781A">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B37E83" w14:textId="77777777" w:rsidR="0026781A" w:rsidRDefault="0040789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D510F">
      <w:rPr>
        <w:rStyle w:val="PageNumber"/>
        <w:noProof/>
      </w:rPr>
      <w:t>4</w:t>
    </w:r>
    <w:r>
      <w:rPr>
        <w:rStyle w:val="PageNumber"/>
      </w:rPr>
      <w:fldChar w:fldCharType="end"/>
    </w:r>
  </w:p>
  <w:p w14:paraId="04095C42" w14:textId="60DC9004" w:rsidR="0026781A" w:rsidRDefault="0040789B" w:rsidP="001F10CF">
    <w:pPr>
      <w:ind w:right="360" w:firstLine="0"/>
    </w:pPr>
    <w:r>
      <w:t>DRU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F1371A" w14:textId="77777777" w:rsidR="0026781A" w:rsidRDefault="0040789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23284">
      <w:rPr>
        <w:rStyle w:val="PageNumber"/>
        <w:noProof/>
      </w:rPr>
      <w:t>1</w:t>
    </w:r>
    <w:r>
      <w:rPr>
        <w:rStyle w:val="PageNumber"/>
      </w:rPr>
      <w:fldChar w:fldCharType="end"/>
    </w:r>
  </w:p>
  <w:p w14:paraId="57DB9B6A" w14:textId="6D7877B0" w:rsidR="0026781A" w:rsidRDefault="0040789B">
    <w:pPr>
      <w:ind w:right="360" w:firstLine="0"/>
    </w:pPr>
    <w:r>
      <w:t>Running head:</w:t>
    </w:r>
    <w:r w:rsidR="002959E6">
      <w:t xml:space="preserve"> </w:t>
    </w:r>
    <w:r w:rsidR="00C6495B">
      <w:t>DRU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84028D"/>
    <w:multiLevelType w:val="hybridMultilevel"/>
    <w:tmpl w:val="28F21704"/>
    <w:lvl w:ilvl="0" w:tplc="045EE59A">
      <w:start w:val="1"/>
      <w:numFmt w:val="bullet"/>
      <w:lvlText w:val=""/>
      <w:lvlJc w:val="left"/>
      <w:pPr>
        <w:ind w:left="720" w:hanging="360"/>
      </w:pPr>
      <w:rPr>
        <w:rFonts w:ascii="Symbol" w:hAnsi="Symbol" w:hint="default"/>
      </w:rPr>
    </w:lvl>
    <w:lvl w:ilvl="1" w:tplc="0774475A" w:tentative="1">
      <w:start w:val="1"/>
      <w:numFmt w:val="bullet"/>
      <w:lvlText w:val="o"/>
      <w:lvlJc w:val="left"/>
      <w:pPr>
        <w:ind w:left="1440" w:hanging="360"/>
      </w:pPr>
      <w:rPr>
        <w:rFonts w:ascii="Courier New" w:hAnsi="Courier New" w:cs="Courier New" w:hint="default"/>
      </w:rPr>
    </w:lvl>
    <w:lvl w:ilvl="2" w:tplc="C4F8177C" w:tentative="1">
      <w:start w:val="1"/>
      <w:numFmt w:val="bullet"/>
      <w:lvlText w:val=""/>
      <w:lvlJc w:val="left"/>
      <w:pPr>
        <w:ind w:left="2160" w:hanging="360"/>
      </w:pPr>
      <w:rPr>
        <w:rFonts w:ascii="Wingdings" w:hAnsi="Wingdings" w:hint="default"/>
      </w:rPr>
    </w:lvl>
    <w:lvl w:ilvl="3" w:tplc="5D284C32" w:tentative="1">
      <w:start w:val="1"/>
      <w:numFmt w:val="bullet"/>
      <w:lvlText w:val=""/>
      <w:lvlJc w:val="left"/>
      <w:pPr>
        <w:ind w:left="2880" w:hanging="360"/>
      </w:pPr>
      <w:rPr>
        <w:rFonts w:ascii="Symbol" w:hAnsi="Symbol" w:hint="default"/>
      </w:rPr>
    </w:lvl>
    <w:lvl w:ilvl="4" w:tplc="88D6217C" w:tentative="1">
      <w:start w:val="1"/>
      <w:numFmt w:val="bullet"/>
      <w:lvlText w:val="o"/>
      <w:lvlJc w:val="left"/>
      <w:pPr>
        <w:ind w:left="3600" w:hanging="360"/>
      </w:pPr>
      <w:rPr>
        <w:rFonts w:ascii="Courier New" w:hAnsi="Courier New" w:cs="Courier New" w:hint="default"/>
      </w:rPr>
    </w:lvl>
    <w:lvl w:ilvl="5" w:tplc="EE725512" w:tentative="1">
      <w:start w:val="1"/>
      <w:numFmt w:val="bullet"/>
      <w:lvlText w:val=""/>
      <w:lvlJc w:val="left"/>
      <w:pPr>
        <w:ind w:left="4320" w:hanging="360"/>
      </w:pPr>
      <w:rPr>
        <w:rFonts w:ascii="Wingdings" w:hAnsi="Wingdings" w:hint="default"/>
      </w:rPr>
    </w:lvl>
    <w:lvl w:ilvl="6" w:tplc="F6DCD69C" w:tentative="1">
      <w:start w:val="1"/>
      <w:numFmt w:val="bullet"/>
      <w:lvlText w:val=""/>
      <w:lvlJc w:val="left"/>
      <w:pPr>
        <w:ind w:left="5040" w:hanging="360"/>
      </w:pPr>
      <w:rPr>
        <w:rFonts w:ascii="Symbol" w:hAnsi="Symbol" w:hint="default"/>
      </w:rPr>
    </w:lvl>
    <w:lvl w:ilvl="7" w:tplc="D15C4184" w:tentative="1">
      <w:start w:val="1"/>
      <w:numFmt w:val="bullet"/>
      <w:lvlText w:val="o"/>
      <w:lvlJc w:val="left"/>
      <w:pPr>
        <w:ind w:left="5760" w:hanging="360"/>
      </w:pPr>
      <w:rPr>
        <w:rFonts w:ascii="Courier New" w:hAnsi="Courier New" w:cs="Courier New" w:hint="default"/>
      </w:rPr>
    </w:lvl>
    <w:lvl w:ilvl="8" w:tplc="D4E274F0" w:tentative="1">
      <w:start w:val="1"/>
      <w:numFmt w:val="bullet"/>
      <w:lvlText w:val=""/>
      <w:lvlJc w:val="left"/>
      <w:pPr>
        <w:ind w:left="6480" w:hanging="360"/>
      </w:pPr>
      <w:rPr>
        <w:rFonts w:ascii="Wingdings" w:hAnsi="Wingdings" w:hint="default"/>
      </w:rPr>
    </w:lvl>
  </w:abstractNum>
  <w:abstractNum w:abstractNumId="1">
    <w:nsid w:val="41743B29"/>
    <w:multiLevelType w:val="hybridMultilevel"/>
    <w:tmpl w:val="C9B01A92"/>
    <w:lvl w:ilvl="0" w:tplc="C8888A62">
      <w:start w:val="1"/>
      <w:numFmt w:val="bullet"/>
      <w:lvlText w:val=""/>
      <w:lvlJc w:val="left"/>
      <w:pPr>
        <w:ind w:left="720" w:hanging="360"/>
      </w:pPr>
      <w:rPr>
        <w:rFonts w:ascii="Symbol" w:hAnsi="Symbol" w:hint="default"/>
      </w:rPr>
    </w:lvl>
    <w:lvl w:ilvl="1" w:tplc="463250E4" w:tentative="1">
      <w:start w:val="1"/>
      <w:numFmt w:val="bullet"/>
      <w:lvlText w:val="o"/>
      <w:lvlJc w:val="left"/>
      <w:pPr>
        <w:ind w:left="1440" w:hanging="360"/>
      </w:pPr>
      <w:rPr>
        <w:rFonts w:ascii="Courier New" w:hAnsi="Courier New" w:cs="Courier New" w:hint="default"/>
      </w:rPr>
    </w:lvl>
    <w:lvl w:ilvl="2" w:tplc="B066E798" w:tentative="1">
      <w:start w:val="1"/>
      <w:numFmt w:val="bullet"/>
      <w:lvlText w:val=""/>
      <w:lvlJc w:val="left"/>
      <w:pPr>
        <w:ind w:left="2160" w:hanging="360"/>
      </w:pPr>
      <w:rPr>
        <w:rFonts w:ascii="Wingdings" w:hAnsi="Wingdings" w:hint="default"/>
      </w:rPr>
    </w:lvl>
    <w:lvl w:ilvl="3" w:tplc="41E42686" w:tentative="1">
      <w:start w:val="1"/>
      <w:numFmt w:val="bullet"/>
      <w:lvlText w:val=""/>
      <w:lvlJc w:val="left"/>
      <w:pPr>
        <w:ind w:left="2880" w:hanging="360"/>
      </w:pPr>
      <w:rPr>
        <w:rFonts w:ascii="Symbol" w:hAnsi="Symbol" w:hint="default"/>
      </w:rPr>
    </w:lvl>
    <w:lvl w:ilvl="4" w:tplc="2556B534" w:tentative="1">
      <w:start w:val="1"/>
      <w:numFmt w:val="bullet"/>
      <w:lvlText w:val="o"/>
      <w:lvlJc w:val="left"/>
      <w:pPr>
        <w:ind w:left="3600" w:hanging="360"/>
      </w:pPr>
      <w:rPr>
        <w:rFonts w:ascii="Courier New" w:hAnsi="Courier New" w:cs="Courier New" w:hint="default"/>
      </w:rPr>
    </w:lvl>
    <w:lvl w:ilvl="5" w:tplc="165289D2" w:tentative="1">
      <w:start w:val="1"/>
      <w:numFmt w:val="bullet"/>
      <w:lvlText w:val=""/>
      <w:lvlJc w:val="left"/>
      <w:pPr>
        <w:ind w:left="4320" w:hanging="360"/>
      </w:pPr>
      <w:rPr>
        <w:rFonts w:ascii="Wingdings" w:hAnsi="Wingdings" w:hint="default"/>
      </w:rPr>
    </w:lvl>
    <w:lvl w:ilvl="6" w:tplc="B2C02008" w:tentative="1">
      <w:start w:val="1"/>
      <w:numFmt w:val="bullet"/>
      <w:lvlText w:val=""/>
      <w:lvlJc w:val="left"/>
      <w:pPr>
        <w:ind w:left="5040" w:hanging="360"/>
      </w:pPr>
      <w:rPr>
        <w:rFonts w:ascii="Symbol" w:hAnsi="Symbol" w:hint="default"/>
      </w:rPr>
    </w:lvl>
    <w:lvl w:ilvl="7" w:tplc="3C34E966" w:tentative="1">
      <w:start w:val="1"/>
      <w:numFmt w:val="bullet"/>
      <w:lvlText w:val="o"/>
      <w:lvlJc w:val="left"/>
      <w:pPr>
        <w:ind w:left="5760" w:hanging="360"/>
      </w:pPr>
      <w:rPr>
        <w:rFonts w:ascii="Courier New" w:hAnsi="Courier New" w:cs="Courier New" w:hint="default"/>
      </w:rPr>
    </w:lvl>
    <w:lvl w:ilvl="8" w:tplc="B6068FA0" w:tentative="1">
      <w:start w:val="1"/>
      <w:numFmt w:val="bullet"/>
      <w:lvlText w:val=""/>
      <w:lvlJc w:val="left"/>
      <w:pPr>
        <w:ind w:left="6480" w:hanging="360"/>
      </w:pPr>
      <w:rPr>
        <w:rFonts w:ascii="Wingdings" w:hAnsi="Wingdings" w:hint="default"/>
      </w:rPr>
    </w:lvl>
  </w:abstractNum>
  <w:abstractNum w:abstractNumId="2">
    <w:nsid w:val="4F3E4543"/>
    <w:multiLevelType w:val="hybridMultilevel"/>
    <w:tmpl w:val="AA306A5E"/>
    <w:lvl w:ilvl="0" w:tplc="D88C322E">
      <w:start w:val="1"/>
      <w:numFmt w:val="bullet"/>
      <w:lvlText w:val=""/>
      <w:lvlJc w:val="left"/>
      <w:pPr>
        <w:ind w:left="720" w:hanging="360"/>
      </w:pPr>
      <w:rPr>
        <w:rFonts w:ascii="Symbol" w:hAnsi="Symbol" w:hint="default"/>
      </w:rPr>
    </w:lvl>
    <w:lvl w:ilvl="1" w:tplc="9CFA924E" w:tentative="1">
      <w:start w:val="1"/>
      <w:numFmt w:val="bullet"/>
      <w:lvlText w:val="o"/>
      <w:lvlJc w:val="left"/>
      <w:pPr>
        <w:ind w:left="1440" w:hanging="360"/>
      </w:pPr>
      <w:rPr>
        <w:rFonts w:ascii="Courier New" w:hAnsi="Courier New" w:cs="Courier New" w:hint="default"/>
      </w:rPr>
    </w:lvl>
    <w:lvl w:ilvl="2" w:tplc="60CE56B4" w:tentative="1">
      <w:start w:val="1"/>
      <w:numFmt w:val="bullet"/>
      <w:lvlText w:val=""/>
      <w:lvlJc w:val="left"/>
      <w:pPr>
        <w:ind w:left="2160" w:hanging="360"/>
      </w:pPr>
      <w:rPr>
        <w:rFonts w:ascii="Wingdings" w:hAnsi="Wingdings" w:hint="default"/>
      </w:rPr>
    </w:lvl>
    <w:lvl w:ilvl="3" w:tplc="C778BE8A" w:tentative="1">
      <w:start w:val="1"/>
      <w:numFmt w:val="bullet"/>
      <w:lvlText w:val=""/>
      <w:lvlJc w:val="left"/>
      <w:pPr>
        <w:ind w:left="2880" w:hanging="360"/>
      </w:pPr>
      <w:rPr>
        <w:rFonts w:ascii="Symbol" w:hAnsi="Symbol" w:hint="default"/>
      </w:rPr>
    </w:lvl>
    <w:lvl w:ilvl="4" w:tplc="514E8B7E" w:tentative="1">
      <w:start w:val="1"/>
      <w:numFmt w:val="bullet"/>
      <w:lvlText w:val="o"/>
      <w:lvlJc w:val="left"/>
      <w:pPr>
        <w:ind w:left="3600" w:hanging="360"/>
      </w:pPr>
      <w:rPr>
        <w:rFonts w:ascii="Courier New" w:hAnsi="Courier New" w:cs="Courier New" w:hint="default"/>
      </w:rPr>
    </w:lvl>
    <w:lvl w:ilvl="5" w:tplc="C0BA4B0A" w:tentative="1">
      <w:start w:val="1"/>
      <w:numFmt w:val="bullet"/>
      <w:lvlText w:val=""/>
      <w:lvlJc w:val="left"/>
      <w:pPr>
        <w:ind w:left="4320" w:hanging="360"/>
      </w:pPr>
      <w:rPr>
        <w:rFonts w:ascii="Wingdings" w:hAnsi="Wingdings" w:hint="default"/>
      </w:rPr>
    </w:lvl>
    <w:lvl w:ilvl="6" w:tplc="3350C9B2" w:tentative="1">
      <w:start w:val="1"/>
      <w:numFmt w:val="bullet"/>
      <w:lvlText w:val=""/>
      <w:lvlJc w:val="left"/>
      <w:pPr>
        <w:ind w:left="5040" w:hanging="360"/>
      </w:pPr>
      <w:rPr>
        <w:rFonts w:ascii="Symbol" w:hAnsi="Symbol" w:hint="default"/>
      </w:rPr>
    </w:lvl>
    <w:lvl w:ilvl="7" w:tplc="247279EA" w:tentative="1">
      <w:start w:val="1"/>
      <w:numFmt w:val="bullet"/>
      <w:lvlText w:val="o"/>
      <w:lvlJc w:val="left"/>
      <w:pPr>
        <w:ind w:left="5760" w:hanging="360"/>
      </w:pPr>
      <w:rPr>
        <w:rFonts w:ascii="Courier New" w:hAnsi="Courier New" w:cs="Courier New" w:hint="default"/>
      </w:rPr>
    </w:lvl>
    <w:lvl w:ilvl="8" w:tplc="72D4CE1C" w:tentative="1">
      <w:start w:val="1"/>
      <w:numFmt w:val="bullet"/>
      <w:lvlText w:val=""/>
      <w:lvlJc w:val="left"/>
      <w:pPr>
        <w:ind w:left="6480" w:hanging="360"/>
      </w:pPr>
      <w:rPr>
        <w:rFonts w:ascii="Wingdings" w:hAnsi="Wingdings" w:hint="default"/>
      </w:rPr>
    </w:lvl>
  </w:abstractNum>
  <w:abstractNum w:abstractNumId="3">
    <w:nsid w:val="5F90510C"/>
    <w:multiLevelType w:val="hybridMultilevel"/>
    <w:tmpl w:val="DA823406"/>
    <w:lvl w:ilvl="0" w:tplc="A0EAABDC">
      <w:start w:val="1"/>
      <w:numFmt w:val="bullet"/>
      <w:lvlText w:val=""/>
      <w:lvlJc w:val="left"/>
      <w:pPr>
        <w:ind w:left="720" w:hanging="360"/>
      </w:pPr>
      <w:rPr>
        <w:rFonts w:ascii="Symbol" w:hAnsi="Symbol" w:hint="default"/>
      </w:rPr>
    </w:lvl>
    <w:lvl w:ilvl="1" w:tplc="BF387336" w:tentative="1">
      <w:start w:val="1"/>
      <w:numFmt w:val="bullet"/>
      <w:lvlText w:val="o"/>
      <w:lvlJc w:val="left"/>
      <w:pPr>
        <w:ind w:left="1440" w:hanging="360"/>
      </w:pPr>
      <w:rPr>
        <w:rFonts w:ascii="Courier New" w:hAnsi="Courier New" w:cs="Courier New" w:hint="default"/>
      </w:rPr>
    </w:lvl>
    <w:lvl w:ilvl="2" w:tplc="5EC0851E" w:tentative="1">
      <w:start w:val="1"/>
      <w:numFmt w:val="bullet"/>
      <w:lvlText w:val=""/>
      <w:lvlJc w:val="left"/>
      <w:pPr>
        <w:ind w:left="2160" w:hanging="360"/>
      </w:pPr>
      <w:rPr>
        <w:rFonts w:ascii="Wingdings" w:hAnsi="Wingdings" w:hint="default"/>
      </w:rPr>
    </w:lvl>
    <w:lvl w:ilvl="3" w:tplc="7702236A" w:tentative="1">
      <w:start w:val="1"/>
      <w:numFmt w:val="bullet"/>
      <w:lvlText w:val=""/>
      <w:lvlJc w:val="left"/>
      <w:pPr>
        <w:ind w:left="2880" w:hanging="360"/>
      </w:pPr>
      <w:rPr>
        <w:rFonts w:ascii="Symbol" w:hAnsi="Symbol" w:hint="default"/>
      </w:rPr>
    </w:lvl>
    <w:lvl w:ilvl="4" w:tplc="DD70C906" w:tentative="1">
      <w:start w:val="1"/>
      <w:numFmt w:val="bullet"/>
      <w:lvlText w:val="o"/>
      <w:lvlJc w:val="left"/>
      <w:pPr>
        <w:ind w:left="3600" w:hanging="360"/>
      </w:pPr>
      <w:rPr>
        <w:rFonts w:ascii="Courier New" w:hAnsi="Courier New" w:cs="Courier New" w:hint="default"/>
      </w:rPr>
    </w:lvl>
    <w:lvl w:ilvl="5" w:tplc="601A4AFA" w:tentative="1">
      <w:start w:val="1"/>
      <w:numFmt w:val="bullet"/>
      <w:lvlText w:val=""/>
      <w:lvlJc w:val="left"/>
      <w:pPr>
        <w:ind w:left="4320" w:hanging="360"/>
      </w:pPr>
      <w:rPr>
        <w:rFonts w:ascii="Wingdings" w:hAnsi="Wingdings" w:hint="default"/>
      </w:rPr>
    </w:lvl>
    <w:lvl w:ilvl="6" w:tplc="CFF2131A" w:tentative="1">
      <w:start w:val="1"/>
      <w:numFmt w:val="bullet"/>
      <w:lvlText w:val=""/>
      <w:lvlJc w:val="left"/>
      <w:pPr>
        <w:ind w:left="5040" w:hanging="360"/>
      </w:pPr>
      <w:rPr>
        <w:rFonts w:ascii="Symbol" w:hAnsi="Symbol" w:hint="default"/>
      </w:rPr>
    </w:lvl>
    <w:lvl w:ilvl="7" w:tplc="1DF6C5EA" w:tentative="1">
      <w:start w:val="1"/>
      <w:numFmt w:val="bullet"/>
      <w:lvlText w:val="o"/>
      <w:lvlJc w:val="left"/>
      <w:pPr>
        <w:ind w:left="5760" w:hanging="360"/>
      </w:pPr>
      <w:rPr>
        <w:rFonts w:ascii="Courier New" w:hAnsi="Courier New" w:cs="Courier New" w:hint="default"/>
      </w:rPr>
    </w:lvl>
    <w:lvl w:ilvl="8" w:tplc="44804A08" w:tentative="1">
      <w:start w:val="1"/>
      <w:numFmt w:val="bullet"/>
      <w:lvlText w:val=""/>
      <w:lvlJc w:val="left"/>
      <w:pPr>
        <w:ind w:left="6480" w:hanging="360"/>
      </w:pPr>
      <w:rPr>
        <w:rFonts w:ascii="Wingdings" w:hAnsi="Wingdings" w:hint="default"/>
      </w:rPr>
    </w:lvl>
  </w:abstractNum>
  <w:abstractNum w:abstractNumId="4">
    <w:nsid w:val="65385DEB"/>
    <w:multiLevelType w:val="hybridMultilevel"/>
    <w:tmpl w:val="92B00390"/>
    <w:lvl w:ilvl="0" w:tplc="261C5228">
      <w:start w:val="1"/>
      <w:numFmt w:val="bullet"/>
      <w:lvlText w:val=""/>
      <w:lvlJc w:val="left"/>
      <w:pPr>
        <w:ind w:left="720" w:hanging="360"/>
      </w:pPr>
      <w:rPr>
        <w:rFonts w:ascii="Symbol" w:hAnsi="Symbol" w:hint="default"/>
      </w:rPr>
    </w:lvl>
    <w:lvl w:ilvl="1" w:tplc="3328E060" w:tentative="1">
      <w:start w:val="1"/>
      <w:numFmt w:val="bullet"/>
      <w:lvlText w:val="o"/>
      <w:lvlJc w:val="left"/>
      <w:pPr>
        <w:ind w:left="1440" w:hanging="360"/>
      </w:pPr>
      <w:rPr>
        <w:rFonts w:ascii="Courier New" w:hAnsi="Courier New" w:cs="Courier New" w:hint="default"/>
      </w:rPr>
    </w:lvl>
    <w:lvl w:ilvl="2" w:tplc="52B69B9E" w:tentative="1">
      <w:start w:val="1"/>
      <w:numFmt w:val="bullet"/>
      <w:lvlText w:val=""/>
      <w:lvlJc w:val="left"/>
      <w:pPr>
        <w:ind w:left="2160" w:hanging="360"/>
      </w:pPr>
      <w:rPr>
        <w:rFonts w:ascii="Wingdings" w:hAnsi="Wingdings" w:hint="default"/>
      </w:rPr>
    </w:lvl>
    <w:lvl w:ilvl="3" w:tplc="784C667C" w:tentative="1">
      <w:start w:val="1"/>
      <w:numFmt w:val="bullet"/>
      <w:lvlText w:val=""/>
      <w:lvlJc w:val="left"/>
      <w:pPr>
        <w:ind w:left="2880" w:hanging="360"/>
      </w:pPr>
      <w:rPr>
        <w:rFonts w:ascii="Symbol" w:hAnsi="Symbol" w:hint="default"/>
      </w:rPr>
    </w:lvl>
    <w:lvl w:ilvl="4" w:tplc="002878AC" w:tentative="1">
      <w:start w:val="1"/>
      <w:numFmt w:val="bullet"/>
      <w:lvlText w:val="o"/>
      <w:lvlJc w:val="left"/>
      <w:pPr>
        <w:ind w:left="3600" w:hanging="360"/>
      </w:pPr>
      <w:rPr>
        <w:rFonts w:ascii="Courier New" w:hAnsi="Courier New" w:cs="Courier New" w:hint="default"/>
      </w:rPr>
    </w:lvl>
    <w:lvl w:ilvl="5" w:tplc="E61AFCD8" w:tentative="1">
      <w:start w:val="1"/>
      <w:numFmt w:val="bullet"/>
      <w:lvlText w:val=""/>
      <w:lvlJc w:val="left"/>
      <w:pPr>
        <w:ind w:left="4320" w:hanging="360"/>
      </w:pPr>
      <w:rPr>
        <w:rFonts w:ascii="Wingdings" w:hAnsi="Wingdings" w:hint="default"/>
      </w:rPr>
    </w:lvl>
    <w:lvl w:ilvl="6" w:tplc="8A9A9F20" w:tentative="1">
      <w:start w:val="1"/>
      <w:numFmt w:val="bullet"/>
      <w:lvlText w:val=""/>
      <w:lvlJc w:val="left"/>
      <w:pPr>
        <w:ind w:left="5040" w:hanging="360"/>
      </w:pPr>
      <w:rPr>
        <w:rFonts w:ascii="Symbol" w:hAnsi="Symbol" w:hint="default"/>
      </w:rPr>
    </w:lvl>
    <w:lvl w:ilvl="7" w:tplc="FEB06268" w:tentative="1">
      <w:start w:val="1"/>
      <w:numFmt w:val="bullet"/>
      <w:lvlText w:val="o"/>
      <w:lvlJc w:val="left"/>
      <w:pPr>
        <w:ind w:left="5760" w:hanging="360"/>
      </w:pPr>
      <w:rPr>
        <w:rFonts w:ascii="Courier New" w:hAnsi="Courier New" w:cs="Courier New" w:hint="default"/>
      </w:rPr>
    </w:lvl>
    <w:lvl w:ilvl="8" w:tplc="B6E28A3C" w:tentative="1">
      <w:start w:val="1"/>
      <w:numFmt w:val="bullet"/>
      <w:lvlText w:val=""/>
      <w:lvlJc w:val="left"/>
      <w:pPr>
        <w:ind w:left="6480" w:hanging="360"/>
      </w:pPr>
      <w:rPr>
        <w:rFonts w:ascii="Wingdings" w:hAnsi="Wingdings" w:hint="default"/>
      </w:rPr>
    </w:lvl>
  </w:abstractNum>
  <w:abstractNum w:abstractNumId="5">
    <w:nsid w:val="78A9377C"/>
    <w:multiLevelType w:val="hybridMultilevel"/>
    <w:tmpl w:val="8638A948"/>
    <w:lvl w:ilvl="0" w:tplc="D9B6C5F2">
      <w:start w:val="1"/>
      <w:numFmt w:val="decimal"/>
      <w:lvlText w:val="%1."/>
      <w:lvlJc w:val="left"/>
      <w:pPr>
        <w:ind w:left="720" w:hanging="360"/>
      </w:pPr>
    </w:lvl>
    <w:lvl w:ilvl="1" w:tplc="6A2ED66C" w:tentative="1">
      <w:start w:val="1"/>
      <w:numFmt w:val="lowerLetter"/>
      <w:lvlText w:val="%2."/>
      <w:lvlJc w:val="left"/>
      <w:pPr>
        <w:ind w:left="1440" w:hanging="360"/>
      </w:pPr>
    </w:lvl>
    <w:lvl w:ilvl="2" w:tplc="93F217E2" w:tentative="1">
      <w:start w:val="1"/>
      <w:numFmt w:val="lowerRoman"/>
      <w:lvlText w:val="%3."/>
      <w:lvlJc w:val="right"/>
      <w:pPr>
        <w:ind w:left="2160" w:hanging="180"/>
      </w:pPr>
    </w:lvl>
    <w:lvl w:ilvl="3" w:tplc="795A1886" w:tentative="1">
      <w:start w:val="1"/>
      <w:numFmt w:val="decimal"/>
      <w:lvlText w:val="%4."/>
      <w:lvlJc w:val="left"/>
      <w:pPr>
        <w:ind w:left="2880" w:hanging="360"/>
      </w:pPr>
    </w:lvl>
    <w:lvl w:ilvl="4" w:tplc="203E7238" w:tentative="1">
      <w:start w:val="1"/>
      <w:numFmt w:val="lowerLetter"/>
      <w:lvlText w:val="%5."/>
      <w:lvlJc w:val="left"/>
      <w:pPr>
        <w:ind w:left="3600" w:hanging="360"/>
      </w:pPr>
    </w:lvl>
    <w:lvl w:ilvl="5" w:tplc="5E8200E4" w:tentative="1">
      <w:start w:val="1"/>
      <w:numFmt w:val="lowerRoman"/>
      <w:lvlText w:val="%6."/>
      <w:lvlJc w:val="right"/>
      <w:pPr>
        <w:ind w:left="4320" w:hanging="180"/>
      </w:pPr>
    </w:lvl>
    <w:lvl w:ilvl="6" w:tplc="76529E10" w:tentative="1">
      <w:start w:val="1"/>
      <w:numFmt w:val="decimal"/>
      <w:lvlText w:val="%7."/>
      <w:lvlJc w:val="left"/>
      <w:pPr>
        <w:ind w:left="5040" w:hanging="360"/>
      </w:pPr>
    </w:lvl>
    <w:lvl w:ilvl="7" w:tplc="5018F7A0" w:tentative="1">
      <w:start w:val="1"/>
      <w:numFmt w:val="lowerLetter"/>
      <w:lvlText w:val="%8."/>
      <w:lvlJc w:val="left"/>
      <w:pPr>
        <w:ind w:left="5760" w:hanging="360"/>
      </w:pPr>
    </w:lvl>
    <w:lvl w:ilvl="8" w:tplc="4CA02D04" w:tentative="1">
      <w:start w:val="1"/>
      <w:numFmt w:val="lowerRoman"/>
      <w:lvlText w:val="%9."/>
      <w:lvlJc w:val="right"/>
      <w:pPr>
        <w:ind w:left="6480" w:hanging="180"/>
      </w:pPr>
    </w:lvl>
  </w:abstractNum>
  <w:abstractNum w:abstractNumId="6">
    <w:nsid w:val="7BF07A07"/>
    <w:multiLevelType w:val="hybridMultilevel"/>
    <w:tmpl w:val="519C3AF2"/>
    <w:lvl w:ilvl="0" w:tplc="B6D22882">
      <w:start w:val="1"/>
      <w:numFmt w:val="bullet"/>
      <w:lvlText w:val=""/>
      <w:lvlJc w:val="left"/>
      <w:pPr>
        <w:ind w:left="720" w:hanging="360"/>
      </w:pPr>
      <w:rPr>
        <w:rFonts w:ascii="Symbol" w:hAnsi="Symbol" w:hint="default"/>
      </w:rPr>
    </w:lvl>
    <w:lvl w:ilvl="1" w:tplc="5BE83944" w:tentative="1">
      <w:start w:val="1"/>
      <w:numFmt w:val="bullet"/>
      <w:lvlText w:val="o"/>
      <w:lvlJc w:val="left"/>
      <w:pPr>
        <w:ind w:left="1440" w:hanging="360"/>
      </w:pPr>
      <w:rPr>
        <w:rFonts w:ascii="Courier New" w:hAnsi="Courier New" w:cs="Courier New" w:hint="default"/>
      </w:rPr>
    </w:lvl>
    <w:lvl w:ilvl="2" w:tplc="6142B13A" w:tentative="1">
      <w:start w:val="1"/>
      <w:numFmt w:val="bullet"/>
      <w:lvlText w:val=""/>
      <w:lvlJc w:val="left"/>
      <w:pPr>
        <w:ind w:left="2160" w:hanging="360"/>
      </w:pPr>
      <w:rPr>
        <w:rFonts w:ascii="Wingdings" w:hAnsi="Wingdings" w:hint="default"/>
      </w:rPr>
    </w:lvl>
    <w:lvl w:ilvl="3" w:tplc="764260E2" w:tentative="1">
      <w:start w:val="1"/>
      <w:numFmt w:val="bullet"/>
      <w:lvlText w:val=""/>
      <w:lvlJc w:val="left"/>
      <w:pPr>
        <w:ind w:left="2880" w:hanging="360"/>
      </w:pPr>
      <w:rPr>
        <w:rFonts w:ascii="Symbol" w:hAnsi="Symbol" w:hint="default"/>
      </w:rPr>
    </w:lvl>
    <w:lvl w:ilvl="4" w:tplc="4F2CAE4A" w:tentative="1">
      <w:start w:val="1"/>
      <w:numFmt w:val="bullet"/>
      <w:lvlText w:val="o"/>
      <w:lvlJc w:val="left"/>
      <w:pPr>
        <w:ind w:left="3600" w:hanging="360"/>
      </w:pPr>
      <w:rPr>
        <w:rFonts w:ascii="Courier New" w:hAnsi="Courier New" w:cs="Courier New" w:hint="default"/>
      </w:rPr>
    </w:lvl>
    <w:lvl w:ilvl="5" w:tplc="CE46EE0A" w:tentative="1">
      <w:start w:val="1"/>
      <w:numFmt w:val="bullet"/>
      <w:lvlText w:val=""/>
      <w:lvlJc w:val="left"/>
      <w:pPr>
        <w:ind w:left="4320" w:hanging="360"/>
      </w:pPr>
      <w:rPr>
        <w:rFonts w:ascii="Wingdings" w:hAnsi="Wingdings" w:hint="default"/>
      </w:rPr>
    </w:lvl>
    <w:lvl w:ilvl="6" w:tplc="A3683BBA" w:tentative="1">
      <w:start w:val="1"/>
      <w:numFmt w:val="bullet"/>
      <w:lvlText w:val=""/>
      <w:lvlJc w:val="left"/>
      <w:pPr>
        <w:ind w:left="5040" w:hanging="360"/>
      </w:pPr>
      <w:rPr>
        <w:rFonts w:ascii="Symbol" w:hAnsi="Symbol" w:hint="default"/>
      </w:rPr>
    </w:lvl>
    <w:lvl w:ilvl="7" w:tplc="CAB2A07C" w:tentative="1">
      <w:start w:val="1"/>
      <w:numFmt w:val="bullet"/>
      <w:lvlText w:val="o"/>
      <w:lvlJc w:val="left"/>
      <w:pPr>
        <w:ind w:left="5760" w:hanging="360"/>
      </w:pPr>
      <w:rPr>
        <w:rFonts w:ascii="Courier New" w:hAnsi="Courier New" w:cs="Courier New" w:hint="default"/>
      </w:rPr>
    </w:lvl>
    <w:lvl w:ilvl="8" w:tplc="643E1DCA"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3"/>
  </w:num>
  <w:num w:numId="4">
    <w:abstractNumId w:val="2"/>
  </w:num>
  <w:num w:numId="5">
    <w:abstractNumId w:val="6"/>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013E"/>
    <w:rsid w:val="0000793A"/>
    <w:rsid w:val="00040F98"/>
    <w:rsid w:val="00042C80"/>
    <w:rsid w:val="0008626E"/>
    <w:rsid w:val="000A3437"/>
    <w:rsid w:val="000A7903"/>
    <w:rsid w:val="000B0A32"/>
    <w:rsid w:val="000B1EE4"/>
    <w:rsid w:val="000C058E"/>
    <w:rsid w:val="000C5720"/>
    <w:rsid w:val="000D6E6F"/>
    <w:rsid w:val="000E09F6"/>
    <w:rsid w:val="000E4E9B"/>
    <w:rsid w:val="000E4ED0"/>
    <w:rsid w:val="000E75EF"/>
    <w:rsid w:val="000F089C"/>
    <w:rsid w:val="00103A23"/>
    <w:rsid w:val="00116547"/>
    <w:rsid w:val="0012502B"/>
    <w:rsid w:val="001261F7"/>
    <w:rsid w:val="001336C2"/>
    <w:rsid w:val="001774D9"/>
    <w:rsid w:val="001835AC"/>
    <w:rsid w:val="001908ED"/>
    <w:rsid w:val="001971CC"/>
    <w:rsid w:val="001A0A79"/>
    <w:rsid w:val="001B18FE"/>
    <w:rsid w:val="001B4A36"/>
    <w:rsid w:val="001D3A45"/>
    <w:rsid w:val="001D4928"/>
    <w:rsid w:val="001F0ECD"/>
    <w:rsid w:val="001F10CF"/>
    <w:rsid w:val="001F4DA1"/>
    <w:rsid w:val="002110BE"/>
    <w:rsid w:val="00211465"/>
    <w:rsid w:val="002176A4"/>
    <w:rsid w:val="00226B35"/>
    <w:rsid w:val="00231B03"/>
    <w:rsid w:val="002447F4"/>
    <w:rsid w:val="00247CD5"/>
    <w:rsid w:val="00251C69"/>
    <w:rsid w:val="00256482"/>
    <w:rsid w:val="00265E54"/>
    <w:rsid w:val="0026781A"/>
    <w:rsid w:val="00271AAC"/>
    <w:rsid w:val="00271F13"/>
    <w:rsid w:val="00282CF5"/>
    <w:rsid w:val="0028341D"/>
    <w:rsid w:val="00283D41"/>
    <w:rsid w:val="00291235"/>
    <w:rsid w:val="002959E6"/>
    <w:rsid w:val="0029771D"/>
    <w:rsid w:val="002A2A03"/>
    <w:rsid w:val="002A3941"/>
    <w:rsid w:val="002B069C"/>
    <w:rsid w:val="002B7190"/>
    <w:rsid w:val="002C37E3"/>
    <w:rsid w:val="002C69EC"/>
    <w:rsid w:val="002D2EA5"/>
    <w:rsid w:val="002D574F"/>
    <w:rsid w:val="002E6ACD"/>
    <w:rsid w:val="002F4177"/>
    <w:rsid w:val="003230D2"/>
    <w:rsid w:val="00344698"/>
    <w:rsid w:val="00345AD6"/>
    <w:rsid w:val="00355EA9"/>
    <w:rsid w:val="0035652E"/>
    <w:rsid w:val="0036026E"/>
    <w:rsid w:val="00361BA1"/>
    <w:rsid w:val="00382A56"/>
    <w:rsid w:val="00382F9F"/>
    <w:rsid w:val="003838E1"/>
    <w:rsid w:val="00390E6E"/>
    <w:rsid w:val="00391C3C"/>
    <w:rsid w:val="00392436"/>
    <w:rsid w:val="00395204"/>
    <w:rsid w:val="003A0EEB"/>
    <w:rsid w:val="003A2521"/>
    <w:rsid w:val="003B500E"/>
    <w:rsid w:val="003B6858"/>
    <w:rsid w:val="003C08DB"/>
    <w:rsid w:val="003C188E"/>
    <w:rsid w:val="003D24DD"/>
    <w:rsid w:val="003D7474"/>
    <w:rsid w:val="003E393D"/>
    <w:rsid w:val="003F1EFE"/>
    <w:rsid w:val="00403F9E"/>
    <w:rsid w:val="0040789B"/>
    <w:rsid w:val="00417659"/>
    <w:rsid w:val="004239BE"/>
    <w:rsid w:val="004330B3"/>
    <w:rsid w:val="004440BB"/>
    <w:rsid w:val="00462433"/>
    <w:rsid w:val="0046471E"/>
    <w:rsid w:val="00472EDC"/>
    <w:rsid w:val="00482446"/>
    <w:rsid w:val="00487B82"/>
    <w:rsid w:val="004921EC"/>
    <w:rsid w:val="00495E9A"/>
    <w:rsid w:val="004A5A88"/>
    <w:rsid w:val="004A6576"/>
    <w:rsid w:val="004B7945"/>
    <w:rsid w:val="004C54CD"/>
    <w:rsid w:val="004C5CB7"/>
    <w:rsid w:val="00534C74"/>
    <w:rsid w:val="00562CB4"/>
    <w:rsid w:val="0056319D"/>
    <w:rsid w:val="005633D0"/>
    <w:rsid w:val="00563B9B"/>
    <w:rsid w:val="00564266"/>
    <w:rsid w:val="00570628"/>
    <w:rsid w:val="005B5387"/>
    <w:rsid w:val="005C1095"/>
    <w:rsid w:val="005C4FDB"/>
    <w:rsid w:val="005E77FC"/>
    <w:rsid w:val="005F3754"/>
    <w:rsid w:val="005F3B47"/>
    <w:rsid w:val="00601BE4"/>
    <w:rsid w:val="00613702"/>
    <w:rsid w:val="006171A5"/>
    <w:rsid w:val="006171F6"/>
    <w:rsid w:val="006275E0"/>
    <w:rsid w:val="00642D0B"/>
    <w:rsid w:val="00647C89"/>
    <w:rsid w:val="00652557"/>
    <w:rsid w:val="006A0652"/>
    <w:rsid w:val="006A1421"/>
    <w:rsid w:val="006A5729"/>
    <w:rsid w:val="006B33A8"/>
    <w:rsid w:val="006B61AC"/>
    <w:rsid w:val="006C574F"/>
    <w:rsid w:val="006D148A"/>
    <w:rsid w:val="006D3A4C"/>
    <w:rsid w:val="006E44C3"/>
    <w:rsid w:val="006E7F3F"/>
    <w:rsid w:val="006F63A2"/>
    <w:rsid w:val="00702F0E"/>
    <w:rsid w:val="00704028"/>
    <w:rsid w:val="00712D9B"/>
    <w:rsid w:val="00715E0C"/>
    <w:rsid w:val="00716221"/>
    <w:rsid w:val="00717218"/>
    <w:rsid w:val="007424F2"/>
    <w:rsid w:val="00746981"/>
    <w:rsid w:val="00767980"/>
    <w:rsid w:val="00771985"/>
    <w:rsid w:val="0077527C"/>
    <w:rsid w:val="00781DA3"/>
    <w:rsid w:val="00785630"/>
    <w:rsid w:val="007A5D1A"/>
    <w:rsid w:val="007B0635"/>
    <w:rsid w:val="007D14DF"/>
    <w:rsid w:val="007D510F"/>
    <w:rsid w:val="008207A2"/>
    <w:rsid w:val="00823B07"/>
    <w:rsid w:val="00831CD4"/>
    <w:rsid w:val="00832599"/>
    <w:rsid w:val="00833487"/>
    <w:rsid w:val="00844151"/>
    <w:rsid w:val="00861AAB"/>
    <w:rsid w:val="00875E8E"/>
    <w:rsid w:val="0087671C"/>
    <w:rsid w:val="00891579"/>
    <w:rsid w:val="008A40A2"/>
    <w:rsid w:val="008A5D26"/>
    <w:rsid w:val="008B0464"/>
    <w:rsid w:val="008B6C3D"/>
    <w:rsid w:val="008E113E"/>
    <w:rsid w:val="008E296D"/>
    <w:rsid w:val="008E592C"/>
    <w:rsid w:val="009008F5"/>
    <w:rsid w:val="00902C36"/>
    <w:rsid w:val="0090482E"/>
    <w:rsid w:val="00905423"/>
    <w:rsid w:val="00921FB8"/>
    <w:rsid w:val="00922BBF"/>
    <w:rsid w:val="009303BF"/>
    <w:rsid w:val="00931A48"/>
    <w:rsid w:val="009334EB"/>
    <w:rsid w:val="00936AC3"/>
    <w:rsid w:val="00950C50"/>
    <w:rsid w:val="009564C2"/>
    <w:rsid w:val="009578E2"/>
    <w:rsid w:val="00967F71"/>
    <w:rsid w:val="009710B3"/>
    <w:rsid w:val="0097137F"/>
    <w:rsid w:val="009803B8"/>
    <w:rsid w:val="00983483"/>
    <w:rsid w:val="00991E73"/>
    <w:rsid w:val="00996EE6"/>
    <w:rsid w:val="009C1BF4"/>
    <w:rsid w:val="009D5916"/>
    <w:rsid w:val="009E2989"/>
    <w:rsid w:val="00A054A0"/>
    <w:rsid w:val="00A14CFF"/>
    <w:rsid w:val="00A16780"/>
    <w:rsid w:val="00A21920"/>
    <w:rsid w:val="00A229F3"/>
    <w:rsid w:val="00A23284"/>
    <w:rsid w:val="00A251F5"/>
    <w:rsid w:val="00A34CD2"/>
    <w:rsid w:val="00A40157"/>
    <w:rsid w:val="00A747FE"/>
    <w:rsid w:val="00A74FAC"/>
    <w:rsid w:val="00A9057B"/>
    <w:rsid w:val="00A97334"/>
    <w:rsid w:val="00AA196F"/>
    <w:rsid w:val="00AA44B9"/>
    <w:rsid w:val="00AE7B61"/>
    <w:rsid w:val="00B113E9"/>
    <w:rsid w:val="00B16FB5"/>
    <w:rsid w:val="00B21BB5"/>
    <w:rsid w:val="00B24E67"/>
    <w:rsid w:val="00B32266"/>
    <w:rsid w:val="00B42C30"/>
    <w:rsid w:val="00B777DF"/>
    <w:rsid w:val="00B822E9"/>
    <w:rsid w:val="00B85A00"/>
    <w:rsid w:val="00BA0C1B"/>
    <w:rsid w:val="00BA538B"/>
    <w:rsid w:val="00BD3DB9"/>
    <w:rsid w:val="00BE6C53"/>
    <w:rsid w:val="00BF08A3"/>
    <w:rsid w:val="00C0242C"/>
    <w:rsid w:val="00C032AE"/>
    <w:rsid w:val="00C17FEC"/>
    <w:rsid w:val="00C21847"/>
    <w:rsid w:val="00C26F82"/>
    <w:rsid w:val="00C3162E"/>
    <w:rsid w:val="00C421A2"/>
    <w:rsid w:val="00C42FCF"/>
    <w:rsid w:val="00C44DE8"/>
    <w:rsid w:val="00C57809"/>
    <w:rsid w:val="00C6495B"/>
    <w:rsid w:val="00C67138"/>
    <w:rsid w:val="00C70FEF"/>
    <w:rsid w:val="00C738E1"/>
    <w:rsid w:val="00C75CF2"/>
    <w:rsid w:val="00C76733"/>
    <w:rsid w:val="00C86F2F"/>
    <w:rsid w:val="00CA1DED"/>
    <w:rsid w:val="00CA28ED"/>
    <w:rsid w:val="00CA7046"/>
    <w:rsid w:val="00CC4760"/>
    <w:rsid w:val="00CC6ADD"/>
    <w:rsid w:val="00CD2BCD"/>
    <w:rsid w:val="00CD707A"/>
    <w:rsid w:val="00CF0CAA"/>
    <w:rsid w:val="00CF29F0"/>
    <w:rsid w:val="00D1391A"/>
    <w:rsid w:val="00D144DC"/>
    <w:rsid w:val="00D145A7"/>
    <w:rsid w:val="00D352B4"/>
    <w:rsid w:val="00D36A6F"/>
    <w:rsid w:val="00D57E5D"/>
    <w:rsid w:val="00D61460"/>
    <w:rsid w:val="00D64853"/>
    <w:rsid w:val="00D64EF6"/>
    <w:rsid w:val="00D70EC8"/>
    <w:rsid w:val="00D734DF"/>
    <w:rsid w:val="00D757E0"/>
    <w:rsid w:val="00D823E7"/>
    <w:rsid w:val="00D839F3"/>
    <w:rsid w:val="00D9657C"/>
    <w:rsid w:val="00DA0BDA"/>
    <w:rsid w:val="00DC5BCB"/>
    <w:rsid w:val="00DD0905"/>
    <w:rsid w:val="00DD7B5E"/>
    <w:rsid w:val="00DE15B5"/>
    <w:rsid w:val="00DE3467"/>
    <w:rsid w:val="00DF7D25"/>
    <w:rsid w:val="00E039A1"/>
    <w:rsid w:val="00E158AF"/>
    <w:rsid w:val="00E2198E"/>
    <w:rsid w:val="00E425B4"/>
    <w:rsid w:val="00E473A7"/>
    <w:rsid w:val="00E52229"/>
    <w:rsid w:val="00E61ED3"/>
    <w:rsid w:val="00E73819"/>
    <w:rsid w:val="00EA3437"/>
    <w:rsid w:val="00EC3FC2"/>
    <w:rsid w:val="00EC62B1"/>
    <w:rsid w:val="00ED7C42"/>
    <w:rsid w:val="00F25E88"/>
    <w:rsid w:val="00F327E2"/>
    <w:rsid w:val="00F5201D"/>
    <w:rsid w:val="00F54BC6"/>
    <w:rsid w:val="00F616EA"/>
    <w:rsid w:val="00F6261C"/>
    <w:rsid w:val="00F70F55"/>
    <w:rsid w:val="00F746F0"/>
    <w:rsid w:val="00F747A9"/>
    <w:rsid w:val="00F80FDA"/>
    <w:rsid w:val="00F82A14"/>
    <w:rsid w:val="00F86312"/>
    <w:rsid w:val="00F935EC"/>
    <w:rsid w:val="00F94101"/>
    <w:rsid w:val="00F95656"/>
    <w:rsid w:val="00FA48EB"/>
    <w:rsid w:val="00FA6BCF"/>
    <w:rsid w:val="00FB0FAF"/>
    <w:rsid w:val="00FC227C"/>
    <w:rsid w:val="00FC2F58"/>
    <w:rsid w:val="00FD26B9"/>
    <w:rsid w:val="00FD47A3"/>
    <w:rsid w:val="00FE06AF"/>
    <w:rsid w:val="00FE3F7E"/>
    <w:rsid w:val="00FE7190"/>
    <w:rsid w:val="00FF0E7F"/>
    <w:rsid w:val="00FF0EAD"/>
    <w:rsid w:val="00FF52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8D58C13D-1565-4D55-9B4B-2EB251DC7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uiPriority w:val="99"/>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C54CD"/>
    <w:pPr>
      <w:spacing w:after="200" w:line="276" w:lineRule="auto"/>
      <w:ind w:left="720" w:firstLine="0"/>
      <w:contextualSpacing/>
    </w:pPr>
    <w:rPr>
      <w:rFonts w:ascii="Calibri" w:eastAsia="Calibri" w:hAnsi="Calibri"/>
      <w:sz w:val="22"/>
      <w:szCs w:val="22"/>
    </w:rPr>
  </w:style>
  <w:style w:type="paragraph" w:customStyle="1" w:styleId="Title2">
    <w:name w:val="Title 2"/>
    <w:basedOn w:val="Normal"/>
    <w:uiPriority w:val="1"/>
    <w:qFormat/>
    <w:rsid w:val="00D1391A"/>
    <w:pPr>
      <w:ind w:firstLine="0"/>
      <w:jc w:val="center"/>
    </w:pPr>
    <w:rPr>
      <w:kern w:val="24"/>
      <w:lang w:eastAsia="ja-JP"/>
    </w:rPr>
  </w:style>
  <w:style w:type="character" w:customStyle="1" w:styleId="text">
    <w:name w:val="text"/>
    <w:basedOn w:val="DefaultParagraphFont"/>
    <w:rsid w:val="00BA0C1B"/>
  </w:style>
  <w:style w:type="character" w:customStyle="1" w:styleId="author-ref">
    <w:name w:val="author-ref"/>
    <w:basedOn w:val="DefaultParagraphFont"/>
    <w:rsid w:val="00BA0C1B"/>
  </w:style>
  <w:style w:type="character" w:customStyle="1" w:styleId="sr-only">
    <w:name w:val="sr-only"/>
    <w:basedOn w:val="DefaultParagraphFont"/>
    <w:rsid w:val="00BA0C1B"/>
  </w:style>
  <w:style w:type="character" w:customStyle="1" w:styleId="contribdegrees">
    <w:name w:val="contribdegrees"/>
    <w:basedOn w:val="DefaultParagraphFont"/>
    <w:rsid w:val="00BA0C1B"/>
  </w:style>
  <w:style w:type="paragraph" w:styleId="Bibliography">
    <w:name w:val="Bibliography"/>
    <w:basedOn w:val="Normal"/>
    <w:next w:val="Normal"/>
    <w:uiPriority w:val="37"/>
    <w:unhideWhenUsed/>
    <w:rsid w:val="006171F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696</Words>
  <Characters>3968</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6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ehmoona Akram</cp:lastModifiedBy>
  <cp:revision>4</cp:revision>
  <dcterms:created xsi:type="dcterms:W3CDTF">2020-01-19T16:58:00Z</dcterms:created>
  <dcterms:modified xsi:type="dcterms:W3CDTF">2020-01-19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7klu9jG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